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2D13" w:rsidRPr="00993CEE" w:rsidRDefault="00C22D13" w:rsidP="00993CEE">
      <w:pPr>
        <w:rPr>
          <w:rFonts w:ascii="Times New Roman" w:hAnsi="Times New Roman" w:cs="Times New Roman"/>
          <w:sz w:val="24"/>
          <w:szCs w:val="24"/>
        </w:rPr>
      </w:pPr>
    </w:p>
    <w:p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ALGORITHMS FOR NP-COMPLETES</w:t>
      </w:r>
    </w:p>
    <w:p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rsidR="00C22D13" w:rsidRPr="00993CEE" w:rsidRDefault="00C22D13" w:rsidP="00C22D13">
      <w:pPr>
        <w:jc w:val="center"/>
        <w:rPr>
          <w:rFonts w:ascii="Times New Roman" w:hAnsi="Times New Roman" w:cs="Times New Roman"/>
          <w:sz w:val="24"/>
          <w:szCs w:val="24"/>
        </w:rPr>
      </w:pPr>
    </w:p>
    <w:p w:rsidR="00C22D13" w:rsidRPr="00993CEE" w:rsidRDefault="00C22D13" w:rsidP="00C22D13">
      <w:pPr>
        <w:jc w:val="center"/>
        <w:rPr>
          <w:rFonts w:ascii="Times New Roman" w:hAnsi="Times New Roman" w:cs="Times New Roman"/>
          <w:sz w:val="32"/>
          <w:szCs w:val="32"/>
        </w:rPr>
      </w:pPr>
      <w:bookmarkStart w:id="0" w:name="_GoBack"/>
      <w:bookmarkEnd w:id="0"/>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rsidR="00C22D13" w:rsidRPr="00993CEE" w:rsidRDefault="00C22D13">
      <w:pPr>
        <w:rPr>
          <w:rFonts w:ascii="Times New Roman" w:hAnsi="Times New Roman" w:cs="Times New Roman"/>
          <w:sz w:val="24"/>
          <w:szCs w:val="24"/>
        </w:rPr>
      </w:pP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theoritical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Polynomial-time algorithm: an algorithm in which its runtime is a polynomial function on the size of the dataset, eg.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xponential-time algorithm: an algorithm in which its runtime is an exponential function on the size of the dataset, eg.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w:t>
      </w:r>
      <w:r w:rsidR="003935BE" w:rsidRPr="00993CEE">
        <w:rPr>
          <w:rFonts w:ascii="Times New Roman" w:hAnsi="Times New Roman" w:cs="Times New Roman"/>
          <w:sz w:val="24"/>
          <w:szCs w:val="24"/>
        </w:rPr>
        <w:t xml:space="preserve"> even on supercomputers or CPU clusters.</w:t>
      </w:r>
    </w:p>
    <w:p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intractible problems to be solved exponentially 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a new computational paradigm will be needed to make significant advances in computational complexity theory and quatum computing is one such paradigm.</w:t>
      </w:r>
      <w:r w:rsidRPr="00993CEE">
        <w:rPr>
          <w:rFonts w:ascii="Times New Roman" w:hAnsi="Times New Roman" w:cs="Times New Roman"/>
          <w:sz w:val="24"/>
          <w:szCs w:val="24"/>
        </w:rPr>
        <w:t xml:space="preserve"> </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This class represents </w:t>
      </w:r>
      <w:r w:rsidR="00A90CA9" w:rsidRPr="00993CEE">
        <w:rPr>
          <w:rFonts w:ascii="Times New Roman" w:hAnsi="Times New Roman" w:cs="Times New Roman"/>
          <w:sz w:val="24"/>
          <w:szCs w:val="24"/>
        </w:rPr>
        <w:t xml:space="preserve">quantum algorithms that are solved in polynomial-time; 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rsidR="00800C53" w:rsidRPr="00993CEE" w:rsidRDefault="00800C53">
      <w:pPr>
        <w:rPr>
          <w:rFonts w:ascii="Times New Roman" w:hAnsi="Times New Roman" w:cs="Times New Roman"/>
          <w:sz w:val="24"/>
          <w:szCs w:val="24"/>
        </w:rPr>
      </w:pPr>
      <w:r w:rsidRPr="00993CEE">
        <w:rPr>
          <w:rFonts w:ascii="Times New Roman" w:hAnsi="Times New Roman" w:cs="Times New Roman"/>
          <w:sz w:val="24"/>
          <w:szCs w:val="24"/>
        </w:rPr>
        <w:t xml:space="preserve">WIthin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rsidR="009A3A67" w:rsidRPr="00993CEE" w:rsidRDefault="00E7192A">
      <w:pPr>
        <w:rPr>
          <w:rFonts w:ascii="Times New Roman" w:eastAsiaTheme="minorEastAsia" w:hAnsi="Times New Roman" w:cs="Times New Roman"/>
          <w:sz w:val="24"/>
          <w:szCs w:val="24"/>
        </w:rPr>
      </w:pPr>
      <w:r w:rsidRPr="00993CEE">
        <w:rPr>
          <w:rFonts w:ascii="Times New Roman" w:hAnsi="Times New Roman" w:cs="Times New Roman"/>
          <w:sz w:val="24"/>
          <w:szCs w:val="24"/>
        </w:rPr>
        <w:t>To examine the unfeasiblility of some NP-complete problems, let us examine the Travelling Salesman Problem. This problem provides a fully-connected graph of n-number of cities (vertices), and weighted edges, with the goal of finding the shortest path to navigate to every city before returning to the origin city (this is also framed as minimal Hamiltonian circuit). A brute-force approach to solving this problem, by searching every Hamiltonian circuit within the graph, requires</w:t>
      </w:r>
      <w:r w:rsidR="009A3A67" w:rsidRPr="00993CEE">
        <w:rPr>
          <w:rFonts w:ascii="Times New Roman" w:hAnsi="Times New Roman" w:cs="Times New Roman"/>
          <w:sz w:val="24"/>
          <w:szCs w:val="24"/>
        </w:rPr>
        <w:t xml:space="preserve"> approximately</w:t>
      </w:r>
      <w:r w:rsidRPr="00993CE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sidR="009A3A67" w:rsidRPr="00993CEE">
        <w:rPr>
          <w:rFonts w:ascii="Times New Roman" w:eastAsiaTheme="minorEastAsia" w:hAnsi="Times New Roman" w:cs="Times New Roman"/>
          <w:sz w:val="24"/>
          <w:szCs w:val="24"/>
        </w:rPr>
        <w:t xml:space="preserve"> calculations</w:t>
      </w:r>
      <w:r w:rsidRPr="00993CEE">
        <w:rPr>
          <w:rFonts w:ascii="Times New Roman" w:eastAsiaTheme="minorEastAsia" w:hAnsi="Times New Roman" w:cs="Times New Roman"/>
          <w:sz w:val="24"/>
          <w:szCs w:val="24"/>
        </w:rPr>
        <w:t xml:space="preserve">. Given the rapid growth of factorials, the number of circuits to search grows extremely rapidly as cities are added to the graph. </w:t>
      </w:r>
    </w:p>
    <w:p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In a practical example, if one were watching to create a GPS system to that calculated the shorted route to naviagate to twenty cities,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0,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requires over twelve years</w:t>
      </w:r>
      <w:r w:rsidR="00B72361" w:rsidRPr="00993CEE">
        <w:rPr>
          <w:rFonts w:ascii="Times New Roman" w:eastAsiaTheme="minorEastAsia" w:hAnsi="Times New Roman" w:cs="Times New Roman"/>
          <w:sz w:val="24"/>
          <w:szCs w:val="24"/>
        </w:rPr>
        <w:t xml:space="preserve">. </w:t>
      </w:r>
    </w:p>
    <w:p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rsidR="00800C53" w:rsidRPr="00993CEE" w:rsidRDefault="00800C53">
      <w:pPr>
        <w:rPr>
          <w:rFonts w:ascii="Times New Roman" w:eastAsiaTheme="minorEastAsia" w:hAnsi="Times New Roman" w:cs="Times New Roman"/>
          <w:sz w:val="24"/>
          <w:szCs w:val="24"/>
        </w:rPr>
      </w:pPr>
    </w:p>
    <w:p w:rsidR="00B72361" w:rsidRPr="00993CEE" w:rsidRDefault="00B72361">
      <w:pPr>
        <w:rPr>
          <w:rFonts w:ascii="Times New Roman" w:eastAsiaTheme="minorEastAsia" w:hAnsi="Times New Roman" w:cs="Times New Roman"/>
          <w:sz w:val="24"/>
          <w:szCs w:val="24"/>
        </w:rPr>
      </w:pP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We will be examaning a quantum algorithm for solving an NP-Complete problem as compared to its classical algorithm counterpart. This examination includes:</w:t>
      </w:r>
    </w:p>
    <w:p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Future projections: Using Moore’s Law, can we predict the computing power of both classical and quantum computers in the future? Can we predict the point at which realized quantum computers will surpass the capabilities of modern computers in solving an NP-Complete problem?</w:t>
      </w:r>
      <w:r w:rsidR="00A04282" w:rsidRPr="00993CEE">
        <w:rPr>
          <w:rFonts w:ascii="Times New Roman" w:hAnsi="Times New Roman" w:cs="Times New Roman"/>
          <w:sz w:val="24"/>
          <w:szCs w:val="24"/>
        </w:rPr>
        <w:t xml:space="preserve"> What is the projected cost of production for these computers?</w:t>
      </w:r>
    </w:p>
    <w:p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and quantum algorithms are inherently probabilistic, how do these errors affect the accuracy of the produced results?</w:t>
      </w:r>
    </w:p>
    <w:p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In short, the purpose of this study is to determine the future feasibility of quantum computers in solving an NP-Complete problem such that there exists a benchmark for when we can expect quantum computers to surpass classical computers for sovling problems in this domain.</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rsidR="00527E18" w:rsidRPr="00993CEE"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problems, and can then quantify our expect timeframe for a feasible quantum computer in decades.</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e calculations on an n!-size set of elements. It follows then, that calculations on the runtime of the algorithm should focus more on this aspect, leaving our approach fairly problem-agnostic.</w:t>
      </w:r>
    </w:p>
    <w:p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BIBL {"uncited":[],"omitted":[],"custom":[]} CSL_BIBLIOGRAPHY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1]</w:t>
      </w:r>
      <w:r w:rsidRPr="00993CEE">
        <w:rPr>
          <w:rFonts w:ascii="Times New Roman" w:hAnsi="Times New Roman" w:cs="Times New Roman"/>
          <w:sz w:val="24"/>
          <w:szCs w:val="24"/>
        </w:rPr>
        <w:tab/>
        <w:t>R. P. Feynman, “Simulating physics with computers,” p. 22.</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2]</w:t>
      </w:r>
      <w:r w:rsidRPr="00993CEE">
        <w:rPr>
          <w:rFonts w:ascii="Times New Roman" w:hAnsi="Times New Roman" w:cs="Times New Roman"/>
          <w:sz w:val="24"/>
          <w:szCs w:val="24"/>
        </w:rPr>
        <w:tab/>
        <w:t xml:space="preserve">D. Deutsch, “Quantum Theory, the Church-Turing Principle and the Universal Quantum Computer,” </w:t>
      </w:r>
      <w:r w:rsidRPr="00993CEE">
        <w:rPr>
          <w:rFonts w:ascii="Times New Roman" w:hAnsi="Times New Roman" w:cs="Times New Roman"/>
          <w:i/>
          <w:iCs/>
          <w:sz w:val="24"/>
          <w:szCs w:val="24"/>
        </w:rPr>
        <w:t>Proc. R. Soc. Lond. Ser. Math. Phys. Sci.</w:t>
      </w:r>
      <w:r w:rsidRPr="00993CEE">
        <w:rPr>
          <w:rFonts w:ascii="Times New Roman" w:hAnsi="Times New Roman" w:cs="Times New Roman"/>
          <w:sz w:val="24"/>
          <w:szCs w:val="24"/>
        </w:rPr>
        <w:t>, vol. 400, no. 1818, pp. 97–117, 1985.</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3]</w:t>
      </w:r>
      <w:r w:rsidRPr="00993CEE">
        <w:rPr>
          <w:rFonts w:ascii="Times New Roman" w:hAnsi="Times New Roman" w:cs="Times New Roman"/>
          <w:sz w:val="24"/>
          <w:szCs w:val="24"/>
        </w:rPr>
        <w:tab/>
        <w:t xml:space="preserve">E. National Academies of Sciences, </w:t>
      </w:r>
      <w:r w:rsidRPr="00993CEE">
        <w:rPr>
          <w:rFonts w:ascii="Times New Roman" w:hAnsi="Times New Roman" w:cs="Times New Roman"/>
          <w:i/>
          <w:iCs/>
          <w:sz w:val="24"/>
          <w:szCs w:val="24"/>
        </w:rPr>
        <w:t>Quantum Computing: Progress and Prospects</w:t>
      </w:r>
      <w:r w:rsidRPr="00993CEE">
        <w:rPr>
          <w:rFonts w:ascii="Times New Roman" w:hAnsi="Times New Roman" w:cs="Times New Roman"/>
          <w:sz w:val="24"/>
          <w:szCs w:val="24"/>
        </w:rPr>
        <w:t>. 2018.</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4]</w:t>
      </w:r>
      <w:r w:rsidRPr="00993CEE">
        <w:rPr>
          <w:rFonts w:ascii="Times New Roman" w:hAnsi="Times New Roman" w:cs="Times New Roman"/>
          <w:sz w:val="24"/>
          <w:szCs w:val="24"/>
        </w:rPr>
        <w:tab/>
        <w:t xml:space="preserve">P. W. Shor, “Algorithms for quantum computation: discrete logarithms and factoring,” in </w:t>
      </w:r>
      <w:r w:rsidRPr="00993CEE">
        <w:rPr>
          <w:rFonts w:ascii="Times New Roman" w:hAnsi="Times New Roman" w:cs="Times New Roman"/>
          <w:i/>
          <w:iCs/>
          <w:sz w:val="24"/>
          <w:szCs w:val="24"/>
        </w:rPr>
        <w:t>Proceedings 35th Annual Symposium on Foundations of Computer Science</w:t>
      </w:r>
      <w:r w:rsidRPr="00993CEE">
        <w:rPr>
          <w:rFonts w:ascii="Times New Roman" w:hAnsi="Times New Roman" w:cs="Times New Roman"/>
          <w:sz w:val="24"/>
          <w:szCs w:val="24"/>
        </w:rPr>
        <w:t>, Santa Fe, NM, USA, 1994, pp. 124–134.</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5]</w:t>
      </w:r>
      <w:r w:rsidRPr="00993CEE">
        <w:rPr>
          <w:rFonts w:ascii="Times New Roman" w:hAnsi="Times New Roman" w:cs="Times New Roman"/>
          <w:sz w:val="24"/>
          <w:szCs w:val="24"/>
        </w:rPr>
        <w:tab/>
        <w:t xml:space="preserve">V. Singh, “Analysis of Quantum Algorithm to Find the Solution of Integer factoriza-tion Problem,” </w:t>
      </w:r>
      <w:r w:rsidRPr="00993CEE">
        <w:rPr>
          <w:rFonts w:ascii="Times New Roman" w:hAnsi="Times New Roman" w:cs="Times New Roman"/>
          <w:i/>
          <w:iCs/>
          <w:sz w:val="24"/>
          <w:szCs w:val="24"/>
        </w:rPr>
        <w:t>Int. J. Adv. Res. Comput. Sci. Udaipur</w:t>
      </w:r>
      <w:r w:rsidRPr="00993CEE">
        <w:rPr>
          <w:rFonts w:ascii="Times New Roman" w:hAnsi="Times New Roman" w:cs="Times New Roman"/>
          <w:sz w:val="24"/>
          <w:szCs w:val="24"/>
        </w:rPr>
        <w:t>, vol. 2, no. 4, Jul. 2011.</w:t>
      </w:r>
    </w:p>
    <w:p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6]</w:t>
      </w:r>
      <w:r w:rsidRPr="00993CEE">
        <w:rPr>
          <w:rFonts w:ascii="Times New Roman" w:hAnsi="Times New Roman" w:cs="Times New Roman"/>
          <w:sz w:val="24"/>
          <w:szCs w:val="24"/>
        </w:rPr>
        <w:tab/>
        <w:t xml:space="preserve">U. Roy, S. P. Chawdhury, and S. Nayek, “Quantum Computer and quantum algorithm for travelling salesman problem,” </w:t>
      </w:r>
      <w:r w:rsidRPr="00993CEE">
        <w:rPr>
          <w:rFonts w:ascii="Times New Roman" w:hAnsi="Times New Roman" w:cs="Times New Roman"/>
          <w:i/>
          <w:iCs/>
          <w:sz w:val="24"/>
          <w:szCs w:val="24"/>
        </w:rPr>
        <w:t>Natl. J. Syst. Inf. Technol. New Delhi</w:t>
      </w:r>
      <w:r w:rsidRPr="00993CEE">
        <w:rPr>
          <w:rFonts w:ascii="Times New Roman" w:hAnsi="Times New Roman" w:cs="Times New Roman"/>
          <w:sz w:val="24"/>
          <w:szCs w:val="24"/>
        </w:rPr>
        <w:t>, vol. 2, no. 1, pp. 54–72, 2009.</w:t>
      </w:r>
    </w:p>
    <w:p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5C1C"/>
    <w:rsid w:val="00123ACA"/>
    <w:rsid w:val="002B1143"/>
    <w:rsid w:val="00371822"/>
    <w:rsid w:val="003935BE"/>
    <w:rsid w:val="003F37D7"/>
    <w:rsid w:val="00427A1E"/>
    <w:rsid w:val="004567E4"/>
    <w:rsid w:val="004930E6"/>
    <w:rsid w:val="004F4442"/>
    <w:rsid w:val="00527E18"/>
    <w:rsid w:val="00530C68"/>
    <w:rsid w:val="00630C15"/>
    <w:rsid w:val="00757390"/>
    <w:rsid w:val="00771567"/>
    <w:rsid w:val="00800C53"/>
    <w:rsid w:val="00854554"/>
    <w:rsid w:val="00941911"/>
    <w:rsid w:val="00993CEE"/>
    <w:rsid w:val="009A3A67"/>
    <w:rsid w:val="009D12CB"/>
    <w:rsid w:val="00A04282"/>
    <w:rsid w:val="00A90CA9"/>
    <w:rsid w:val="00B72361"/>
    <w:rsid w:val="00C22D13"/>
    <w:rsid w:val="00C8038C"/>
    <w:rsid w:val="00C90BB6"/>
    <w:rsid w:val="00CB45FB"/>
    <w:rsid w:val="00CF20A7"/>
    <w:rsid w:val="00DC0714"/>
    <w:rsid w:val="00DD312E"/>
    <w:rsid w:val="00E31066"/>
    <w:rsid w:val="00E7192A"/>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2FEE17"/>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7</TotalTime>
  <Pages>7</Pages>
  <Words>3090</Words>
  <Characters>17613</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8</cp:revision>
  <dcterms:created xsi:type="dcterms:W3CDTF">2019-06-11T12:20:00Z</dcterms:created>
  <dcterms:modified xsi:type="dcterms:W3CDTF">2019-06-17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Ia5nhg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